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B9EFCF2" w14:textId="77777777" w:rsidR="00F166A0" w:rsidRPr="00431F31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FDA6472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4D5AC062" w14:textId="0C3A3140" w:rsidR="00AF5D34" w:rsidRDefault="00AF5D34" w:rsidP="00431F31">
            <w:pPr>
              <w:pStyle w:val="CLIN1HEADING"/>
            </w:pPr>
            <w:r>
              <w:t xml:space="preserve">cLINICAL UTILITY </w:t>
            </w:r>
            <w:r w:rsidRPr="00431F31">
              <w:t>OF</w:t>
            </w:r>
            <w:r>
              <w:t xml:space="preserve"> </w:t>
            </w:r>
            <w:r w:rsidR="00E74528">
              <w:t>MOLECULAR</w:t>
            </w:r>
            <w:r>
              <w:t xml:space="preserve"> TESTING IN </w:t>
            </w:r>
            <w:r w:rsidR="003E2863">
              <w:br/>
            </w:r>
            <w:r w:rsidR="00096A56" w:rsidRPr="000C50B1">
              <w:t>chronic lymphocytic leukaemia/small lymphocytic lymphoma</w:t>
            </w:r>
          </w:p>
          <w:p w14:paraId="2D933BCE" w14:textId="77777777" w:rsidR="00AF5D34" w:rsidRDefault="00AF5D34" w:rsidP="00431F31">
            <w:pPr>
              <w:pStyle w:val="CLIN2SUBHEADINGS"/>
            </w:pPr>
            <w:r w:rsidRPr="00431F31">
              <w:t>DIAGNOSTIC</w:t>
            </w:r>
            <w:r>
              <w:t xml:space="preserve"> utility</w:t>
            </w:r>
          </w:p>
          <w:p w14:paraId="046A1D44" w14:textId="49945BF5" w:rsidR="00096A56" w:rsidRPr="00096A56" w:rsidRDefault="00096A56" w:rsidP="00431F31">
            <w:pPr>
              <w:pStyle w:val="CLIN3BULLETPOINTS"/>
            </w:pPr>
            <w:r w:rsidRPr="00096A56">
              <w:t xml:space="preserve">In addition to karotypic aberrations, a number of mutations are observed in chronic lymphocytic leukaemia/small lymphocytic lymphoma (CLL/SLL) including </w:t>
            </w:r>
            <w:r w:rsidR="00B66455">
              <w:rPr>
                <w:i/>
              </w:rPr>
              <w:t>NOTCH1</w:t>
            </w:r>
            <w:r w:rsidR="00B66455" w:rsidRPr="00B66455">
              <w:t>,</w:t>
            </w:r>
            <w:r w:rsidRPr="00096A56">
              <w:rPr>
                <w:i/>
              </w:rPr>
              <w:t xml:space="preserve"> BIRC3</w:t>
            </w:r>
            <w:r w:rsidRPr="00B66455">
              <w:t>,</w:t>
            </w:r>
            <w:r w:rsidRPr="00096A56">
              <w:rPr>
                <w:i/>
              </w:rPr>
              <w:t xml:space="preserve"> SF3B1</w:t>
            </w:r>
            <w:r w:rsidRPr="00B66455">
              <w:t>,</w:t>
            </w:r>
            <w:r w:rsidRPr="00096A56">
              <w:rPr>
                <w:i/>
              </w:rPr>
              <w:t xml:space="preserve"> MYD88</w:t>
            </w:r>
            <w:r w:rsidRPr="00B66455">
              <w:t>,</w:t>
            </w:r>
            <w:r w:rsidRPr="00096A56">
              <w:rPr>
                <w:i/>
              </w:rPr>
              <w:t xml:space="preserve"> XPO1</w:t>
            </w:r>
            <w:r w:rsidRPr="00B66455">
              <w:t>,</w:t>
            </w:r>
            <w:r w:rsidRPr="00096A56">
              <w:rPr>
                <w:i/>
              </w:rPr>
              <w:t xml:space="preserve"> AT</w:t>
            </w:r>
            <w:r w:rsidR="00B66455">
              <w:rPr>
                <w:i/>
              </w:rPr>
              <w:t>M</w:t>
            </w:r>
            <w:r w:rsidR="00B66455" w:rsidRPr="00B66455">
              <w:t>,</w:t>
            </w:r>
            <w:r w:rsidR="00B66455">
              <w:rPr>
                <w:i/>
              </w:rPr>
              <w:t xml:space="preserve"> </w:t>
            </w:r>
            <w:r w:rsidR="00B66455" w:rsidRPr="00096A56">
              <w:t>MAPK pathway genes (</w:t>
            </w:r>
            <w:r w:rsidR="00B66455" w:rsidRPr="00096A56">
              <w:rPr>
                <w:i/>
              </w:rPr>
              <w:t>BRAF</w:t>
            </w:r>
            <w:r w:rsidR="00B66455" w:rsidRPr="00B66455">
              <w:t>,</w:t>
            </w:r>
            <w:r w:rsidR="00B66455" w:rsidRPr="00096A56">
              <w:rPr>
                <w:i/>
              </w:rPr>
              <w:t xml:space="preserve"> NRAS</w:t>
            </w:r>
            <w:r w:rsidR="00B66455" w:rsidRPr="00B66455">
              <w:t>,</w:t>
            </w:r>
            <w:r w:rsidR="00B66455" w:rsidRPr="00096A56">
              <w:rPr>
                <w:i/>
              </w:rPr>
              <w:t xml:space="preserve"> KRAS</w:t>
            </w:r>
            <w:r w:rsidR="00B66455" w:rsidRPr="00B66455">
              <w:t>,</w:t>
            </w:r>
            <w:r w:rsidR="00B66455" w:rsidRPr="00096A56">
              <w:rPr>
                <w:i/>
              </w:rPr>
              <w:t xml:space="preserve"> MAP2K1</w:t>
            </w:r>
            <w:r w:rsidR="00B66455" w:rsidRPr="00096A56">
              <w:t>)</w:t>
            </w:r>
            <w:r w:rsidRPr="00096A56">
              <w:rPr>
                <w:i/>
              </w:rPr>
              <w:t xml:space="preserve"> </w:t>
            </w:r>
            <w:r w:rsidRPr="00096A56">
              <w:t xml:space="preserve">and </w:t>
            </w:r>
            <w:r w:rsidRPr="00096A56">
              <w:rPr>
                <w:i/>
              </w:rPr>
              <w:t>TP53</w:t>
            </w:r>
            <w:r w:rsidR="00AE5094">
              <w:rPr>
                <w:i/>
              </w:rPr>
              <w:fldChar w:fldCharType="begin">
                <w:fldData xml:space="preserve">PEVuZE5vdGU+PENpdGU+PEF1dGhvcj5MYW5kYXU8L0F1dGhvcj48WWVhcj4yMDE1PC9ZZWFyPjxS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</w:fldData>
              </w:fldChar>
            </w:r>
            <w:r w:rsidR="00AE5094">
              <w:rPr>
                <w:i/>
              </w:rPr>
              <w:instrText xml:space="preserve"> ADDIN EN.CITE </w:instrText>
            </w:r>
            <w:r w:rsidR="00AE5094">
              <w:rPr>
                <w:i/>
              </w:rPr>
              <w:fldChar w:fldCharType="begin">
                <w:fldData xml:space="preserve">PEVuZE5vdGU+PENpdGU+PEF1dGhvcj5MYW5kYXU8L0F1dGhvcj48WWVhcj4yMDE1PC9ZZWFyPjxS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</w:fldData>
              </w:fldChar>
            </w:r>
            <w:r w:rsidR="00AE5094">
              <w:rPr>
                <w:i/>
              </w:rPr>
              <w:instrText xml:space="preserve"> ADDIN EN.CITE.DATA </w:instrText>
            </w:r>
            <w:r w:rsidR="00AE5094">
              <w:rPr>
                <w:i/>
              </w:rPr>
            </w:r>
            <w:r w:rsidR="00AE5094">
              <w:rPr>
                <w:i/>
              </w:rPr>
              <w:fldChar w:fldCharType="end"/>
            </w:r>
            <w:r w:rsidR="00AE5094">
              <w:rPr>
                <w:i/>
              </w:rPr>
            </w:r>
            <w:r w:rsidR="00AE5094">
              <w:rPr>
                <w:i/>
              </w:rPr>
              <w:fldChar w:fldCharType="separate"/>
            </w:r>
            <w:r w:rsidR="00AE5094" w:rsidRPr="00AE5094">
              <w:rPr>
                <w:i/>
                <w:vertAlign w:val="superscript"/>
              </w:rPr>
              <w:t>1,2</w:t>
            </w:r>
            <w:r w:rsidR="00AE5094">
              <w:rPr>
                <w:i/>
              </w:rPr>
              <w:fldChar w:fldCharType="end"/>
            </w:r>
            <w:r w:rsidRPr="00096A56">
              <w:t xml:space="preserve">. </w:t>
            </w:r>
          </w:p>
          <w:p w14:paraId="75F15B7E" w14:textId="51B6FE83" w:rsidR="00096A56" w:rsidRPr="00096A56" w:rsidRDefault="00B66455" w:rsidP="00431F31">
            <w:pPr>
              <w:pStyle w:val="CLIN3BULLETPOINTS"/>
            </w:pPr>
            <w:r w:rsidRPr="00B66455">
              <w:rPr>
                <w:i/>
              </w:rPr>
              <w:t>SF3B1</w:t>
            </w:r>
            <w:r>
              <w:t xml:space="preserve"> mutations are observed frequently in CLL and </w:t>
            </w:r>
            <w:r w:rsidR="00096A56" w:rsidRPr="00096A56">
              <w:t xml:space="preserve">are </w:t>
            </w:r>
            <w:r w:rsidR="009969D9">
              <w:t xml:space="preserve">less frequently </w:t>
            </w:r>
            <w:r w:rsidR="00096A56" w:rsidRPr="00096A56">
              <w:t>observed in other B cell malignancies</w:t>
            </w:r>
            <w:r w:rsidR="00AE5094">
              <w:fldChar w:fldCharType="begin">
                <w:fldData xml:space="preserve">PEVuZE5vdGU+PENpdGU+PEF1dGhvcj5RdWVzYWRhPC9BdXRob3I+PFllYXI+MjAxMjwvWWVhcj48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</w:fldData>
              </w:fldChar>
            </w:r>
            <w:r w:rsidR="00AE5094">
              <w:instrText xml:space="preserve"> ADDIN EN.CITE </w:instrText>
            </w:r>
            <w:r w:rsidR="00AE5094">
              <w:fldChar w:fldCharType="begin">
                <w:fldData xml:space="preserve">PEVuZE5vdGU+PENpdGU+PEF1dGhvcj5RdWVzYWRhPC9BdXRob3I+PFllYXI+MjAxMjwvWWVhcj48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</w:fldData>
              </w:fldChar>
            </w:r>
            <w:r w:rsidR="00AE5094">
              <w:instrText xml:space="preserve"> ADDIN EN.CITE.DATA </w:instrText>
            </w:r>
            <w:r w:rsidR="00AE5094">
              <w:fldChar w:fldCharType="end"/>
            </w:r>
            <w:r w:rsidR="00AE5094">
              <w:fldChar w:fldCharType="separate"/>
            </w:r>
            <w:r w:rsidR="00AE5094" w:rsidRPr="00AE5094">
              <w:rPr>
                <w:vertAlign w:val="superscript"/>
              </w:rPr>
              <w:t>3</w:t>
            </w:r>
            <w:r w:rsidR="00AE5094">
              <w:fldChar w:fldCharType="end"/>
            </w:r>
            <w:r w:rsidR="00096A56" w:rsidRPr="00096A56">
              <w:t>.</w:t>
            </w:r>
          </w:p>
          <w:p w14:paraId="474FEDE7" w14:textId="38F1B663" w:rsidR="00096A56" w:rsidRPr="00096A56" w:rsidRDefault="00096A56" w:rsidP="00431F31">
            <w:pPr>
              <w:pStyle w:val="CLIN3BULLETPOINTS"/>
            </w:pPr>
            <w:r w:rsidRPr="00096A56">
              <w:rPr>
                <w:i/>
              </w:rPr>
              <w:t>NOTCH1</w:t>
            </w:r>
            <w:r w:rsidRPr="00096A56">
              <w:t xml:space="preserve"> mutations are more frequently observed in </w:t>
            </w:r>
            <w:r w:rsidRPr="00096A56">
              <w:rPr>
                <w:i/>
              </w:rPr>
              <w:t>IGHV</w:t>
            </w:r>
            <w:r w:rsidRPr="00096A56">
              <w:t>-unmutated CLL/SLL and are enriched in cases with trisomy 12</w:t>
            </w:r>
            <w:r w:rsidR="00AE5094">
              <w:fldChar w:fldCharType="begin"/>
            </w:r>
            <w:r w:rsidR="00AE5094">
              <w:instrText xml:space="preserve"> ADDIN EN.CITE &lt;EndNote&gt;&lt;Cite&gt;&lt;Author&gt;Balatti&lt;/Author&gt;&lt;Year&gt;2012&lt;/Year&gt;&lt;RecNum&gt;3313&lt;/RecNum&gt;&lt;DisplayText&gt;&lt;style face="superscript"&gt;4&lt;/style&gt;&lt;/DisplayText&gt;&lt;record&gt;&lt;rec-number&gt;3313&lt;/rec-number&gt;&lt;foreign-keys&gt;&lt;key app="EN" db-id="5wep2s5sfw2et6evrtzp092brtz2s0d20svw" timestamp="1634270350" guid="b078ff3e-6b44-42bc-8147-fbf6b827c622"&gt;3313&lt;/key&gt;&lt;/foreign-keys&gt;&lt;ref-type name="Journal Article"&gt;17&lt;/ref-type&gt;&lt;contributors&gt;&lt;authors&gt;&lt;author&gt;Balatti, V.&lt;/author&gt;&lt;author&gt;Bottoni, A.&lt;/author&gt;&lt;author&gt;Palamarchuk, A.&lt;/author&gt;&lt;author&gt;Alder, H.&lt;/author&gt;&lt;author&gt;Rassenti, L. Z.&lt;/author&gt;&lt;author&gt;Kipps, T. J.&lt;/author&gt;&lt;author&gt;Pekarsky, Y.&lt;/author&gt;&lt;author&gt;Croce, C. M.&lt;/author&gt;&lt;/authors&gt;&lt;/contributors&gt;&lt;auth-address&gt;Department of Molecular Virology, Immunology and Medical Genetics, Comprehensive Cancer Center, The Ohio State University, Columbus, USA.&lt;/auth-address&gt;&lt;titles&gt;&lt;title&gt;NOTCH1 mutations in CLL associated with trisomy 12&lt;/title&gt;&lt;secondary-title&gt;Blood&lt;/secondary-title&gt;&lt;/titles&gt;&lt;periodical&gt;&lt;full-title&gt;Blood&lt;/full-title&gt;&lt;/periodical&gt;&lt;pages&gt;329-31&lt;/pages&gt;&lt;volume&gt;119&lt;/volume&gt;&lt;number&gt;2&lt;/number&gt;&lt;edition&gt;2011/11/17&lt;/edition&gt;&lt;keywords&gt;&lt;keyword&gt;Chromosomes, Human, Pair 12/*genetics&lt;/keyword&gt;&lt;keyword&gt;Cohort Studies&lt;/keyword&gt;&lt;keyword&gt;Humans&lt;/keyword&gt;&lt;keyword&gt;Immunoglobulin Heavy Chains/genetics&lt;/keyword&gt;&lt;keyword&gt;Immunoglobulin Variable Region/genetics&lt;/keyword&gt;&lt;keyword&gt;Leukemia, Lymphocytic, Chronic, B-Cell/*genetics&lt;/keyword&gt;&lt;keyword&gt;Mutation/*genetics&lt;/keyword&gt;&lt;keyword&gt;Mutation Rate&lt;/keyword&gt;&lt;keyword&gt;Prognosis&lt;/keyword&gt;&lt;keyword&gt;Receptor, Notch1/*genetics&lt;/keyword&gt;&lt;keyword&gt;*Trisomy&lt;/keyword&gt;&lt;keyword&gt;ZAP-70 Protein-Tyrosine Kinase/genetics&lt;/keyword&gt;&lt;/keywords&gt;&lt;dates&gt;&lt;year&gt;2012&lt;/year&gt;&lt;pub-dates&gt;&lt;date&gt;Jan 12&lt;/date&gt;&lt;/pub-dates&gt;&lt;/dates&gt;&lt;isbn&gt;0006-4971 (Print)&amp;#xD;0006-4971&lt;/isbn&gt;&lt;accession-num&gt;22086416&lt;/accession-num&gt;&lt;urls&gt;&lt;/urls&gt;&lt;custom2&gt;PMC3257004&lt;/custom2&gt;&lt;electronic-resource-num&gt;10.1182/blood-2011-10-386144&lt;/electronic-resource-num&gt;&lt;remote-database-provider&gt;NLM&lt;/remote-database-provider&gt;&lt;language&gt;eng&lt;/language&gt;&lt;/record&gt;&lt;/Cite&gt;&lt;/EndNote&gt;</w:instrText>
            </w:r>
            <w:r w:rsidR="00AE5094">
              <w:fldChar w:fldCharType="separate"/>
            </w:r>
            <w:r w:rsidR="00AE5094" w:rsidRPr="00AE5094">
              <w:rPr>
                <w:vertAlign w:val="superscript"/>
              </w:rPr>
              <w:t>4</w:t>
            </w:r>
            <w:r w:rsidR="00AE5094">
              <w:fldChar w:fldCharType="end"/>
            </w:r>
            <w:r w:rsidRPr="00096A56">
              <w:t>.</w:t>
            </w:r>
          </w:p>
          <w:p w14:paraId="60669DF1" w14:textId="0D41715F" w:rsidR="00096A56" w:rsidRPr="00096A56" w:rsidRDefault="00096A56" w:rsidP="00431F31">
            <w:pPr>
              <w:pStyle w:val="CLIN3BULLETPOINTS"/>
            </w:pPr>
            <w:r w:rsidRPr="00096A56">
              <w:rPr>
                <w:i/>
              </w:rPr>
              <w:t>MYD88</w:t>
            </w:r>
            <w:r w:rsidRPr="00096A56">
              <w:t xml:space="preserve"> mutations are typically confined to </w:t>
            </w:r>
            <w:r w:rsidRPr="004F60D8">
              <w:rPr>
                <w:i/>
              </w:rPr>
              <w:t>IGHV</w:t>
            </w:r>
            <w:r w:rsidR="004F60D8">
              <w:t>-</w:t>
            </w:r>
            <w:r w:rsidRPr="00096A56">
              <w:t>mutated cases</w:t>
            </w:r>
            <w:r w:rsidR="000A01E1">
              <w:t xml:space="preserve"> in CLL/SLL</w:t>
            </w:r>
            <w:r w:rsidR="00AE5094">
              <w:fldChar w:fldCharType="begin">
                <w:fldData xml:space="preserve">PEVuZE5vdGU+PENpdGU+PEF1dGhvcj5CYWxpYWthczwvQXV0aG9yPjxZZWFyPjIwMTU8L1llYXI+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</w:fldData>
              </w:fldChar>
            </w:r>
            <w:r w:rsidR="00AE5094">
              <w:instrText xml:space="preserve"> ADDIN EN.CITE </w:instrText>
            </w:r>
            <w:r w:rsidR="00AE5094">
              <w:fldChar w:fldCharType="begin">
                <w:fldData xml:space="preserve">PEVuZE5vdGU+PENpdGU+PEF1dGhvcj5CYWxpYWthczwvQXV0aG9yPjxZZWFyPjIwMTU8L1llYXI+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</w:fldData>
              </w:fldChar>
            </w:r>
            <w:r w:rsidR="00AE5094">
              <w:instrText xml:space="preserve"> ADDIN EN.CITE.DATA </w:instrText>
            </w:r>
            <w:r w:rsidR="00AE5094">
              <w:fldChar w:fldCharType="end"/>
            </w:r>
            <w:r w:rsidR="00AE5094">
              <w:fldChar w:fldCharType="separate"/>
            </w:r>
            <w:r w:rsidR="00AE5094" w:rsidRPr="00AE5094">
              <w:rPr>
                <w:vertAlign w:val="superscript"/>
              </w:rPr>
              <w:t>2</w:t>
            </w:r>
            <w:r w:rsidR="00AE5094">
              <w:fldChar w:fldCharType="end"/>
            </w:r>
            <w:r w:rsidRPr="00096A56">
              <w:t xml:space="preserve">.  </w:t>
            </w:r>
          </w:p>
          <w:p w14:paraId="5BC61D63" w14:textId="0F5C887A" w:rsidR="00096A56" w:rsidRPr="00096A56" w:rsidRDefault="00096A56" w:rsidP="00431F31">
            <w:pPr>
              <w:pStyle w:val="CLIN3BULLETPOINTS"/>
            </w:pPr>
            <w:r w:rsidRPr="00096A56">
              <w:t>Richter syndrome (RS) may be clonally related (most common) or unrelated to the underlying CLL/SLL</w:t>
            </w:r>
            <w:r w:rsidR="00B66455">
              <w:t xml:space="preserve"> which may have</w:t>
            </w:r>
            <w:r w:rsidR="004F60D8">
              <w:t xml:space="preserve"> implications for prognosis</w:t>
            </w:r>
            <w:r w:rsidR="00AE5094">
              <w:fldChar w:fldCharType="begin">
                <w:fldData xml:space="preserve">PEVuZE5vdGU+PENpdGU+PEF1dGhvcj5Sb3NzaTwvQXV0aG9yPjxZZWFyPjIwMTE8L1llYXI+PFJl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</w:fldData>
              </w:fldChar>
            </w:r>
            <w:r w:rsidR="00AE5094">
              <w:instrText xml:space="preserve"> ADDIN EN.CITE </w:instrText>
            </w:r>
            <w:r w:rsidR="00AE5094">
              <w:fldChar w:fldCharType="begin">
                <w:fldData xml:space="preserve">PEVuZE5vdGU+PENpdGU+PEF1dGhvcj5Sb3NzaTwvQXV0aG9yPjxZZWFyPjIwMTE8L1llYXI+PFJl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</w:fldData>
              </w:fldChar>
            </w:r>
            <w:r w:rsidR="00AE5094">
              <w:instrText xml:space="preserve"> ADDIN EN.CITE.DATA </w:instrText>
            </w:r>
            <w:r w:rsidR="00AE5094">
              <w:fldChar w:fldCharType="end"/>
            </w:r>
            <w:r w:rsidR="00AE5094">
              <w:fldChar w:fldCharType="separate"/>
            </w:r>
            <w:r w:rsidR="00AE5094" w:rsidRPr="00AE5094">
              <w:rPr>
                <w:vertAlign w:val="superscript"/>
              </w:rPr>
              <w:t>5</w:t>
            </w:r>
            <w:r w:rsidR="00AE5094">
              <w:fldChar w:fldCharType="end"/>
            </w:r>
            <w:r w:rsidRPr="00096A56">
              <w:t xml:space="preserve">. </w:t>
            </w:r>
          </w:p>
          <w:p w14:paraId="5A623BF3" w14:textId="4DDB01CC" w:rsidR="00096A56" w:rsidRPr="0094090A" w:rsidRDefault="00096A56" w:rsidP="00431F31">
            <w:pPr>
              <w:pStyle w:val="CLIN3BULLETPOINTS"/>
            </w:pPr>
            <w:r w:rsidRPr="0094090A">
              <w:rPr>
                <w:i/>
              </w:rPr>
              <w:t xml:space="preserve">CDKN2A </w:t>
            </w:r>
            <w:r w:rsidRPr="0094090A">
              <w:t xml:space="preserve">deletion, </w:t>
            </w:r>
            <w:r w:rsidRPr="0094090A">
              <w:rPr>
                <w:i/>
              </w:rPr>
              <w:t xml:space="preserve">TP53 </w:t>
            </w:r>
            <w:r w:rsidRPr="0094090A">
              <w:t xml:space="preserve">mutation/deletion, </w:t>
            </w:r>
            <w:r w:rsidRPr="0094090A">
              <w:rPr>
                <w:i/>
              </w:rPr>
              <w:t>MYC</w:t>
            </w:r>
            <w:r w:rsidRPr="0094090A">
              <w:t xml:space="preserve"> translocation or amplification and </w:t>
            </w:r>
            <w:r w:rsidRPr="0094090A">
              <w:rPr>
                <w:i/>
              </w:rPr>
              <w:t xml:space="preserve">NOTCH1 </w:t>
            </w:r>
            <w:r w:rsidRPr="0094090A">
              <w:t>mutations are recurrently observed in Richter syndrome (RS)</w:t>
            </w:r>
            <w:r w:rsidR="00AE5094" w:rsidRPr="0094090A">
              <w:fldChar w:fldCharType="begin">
                <w:fldData xml:space="preserve">PEVuZE5vdGU+PENpdGU+PEF1dGhvcj5Sb3NzaTwvQXV0aG9yPjxZZWFyPjIwMTE8L1llYXI+PFJl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==
</w:fldData>
              </w:fldChar>
            </w:r>
            <w:r w:rsidR="00AE5094" w:rsidRPr="0094090A">
              <w:instrText xml:space="preserve"> ADDIN EN.CITE </w:instrText>
            </w:r>
            <w:r w:rsidR="00AE5094" w:rsidRPr="0094090A">
              <w:fldChar w:fldCharType="begin">
                <w:fldData xml:space="preserve">PEVuZE5vdGU+PENpdGU+PEF1dGhvcj5Sb3NzaTwvQXV0aG9yPjxZZWFyPjIwMTE8L1llYXI+PFJl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==
</w:fldData>
              </w:fldChar>
            </w:r>
            <w:r w:rsidR="00AE5094" w:rsidRPr="0094090A">
              <w:instrText xml:space="preserve"> ADDIN EN.CITE.DATA </w:instrText>
            </w:r>
            <w:r w:rsidR="00AE5094" w:rsidRPr="0094090A">
              <w:fldChar w:fldCharType="end"/>
            </w:r>
            <w:r w:rsidR="00AE5094" w:rsidRPr="0094090A">
              <w:fldChar w:fldCharType="separate"/>
            </w:r>
            <w:r w:rsidR="00AE5094" w:rsidRPr="0094090A">
              <w:rPr>
                <w:vertAlign w:val="superscript"/>
              </w:rPr>
              <w:t>5-7</w:t>
            </w:r>
            <w:r w:rsidR="00AE5094" w:rsidRPr="0094090A">
              <w:fldChar w:fldCharType="end"/>
            </w:r>
            <w:r w:rsidRPr="0094090A">
              <w:t xml:space="preserve">. </w:t>
            </w:r>
          </w:p>
          <w:p w14:paraId="2A305F0C" w14:textId="60E48B26" w:rsidR="000A01E1" w:rsidRPr="0094090A" w:rsidRDefault="000A01E1" w:rsidP="00431F31">
            <w:pPr>
              <w:pStyle w:val="CLIN3BULLETPOINTS"/>
            </w:pPr>
            <w:r w:rsidRPr="0094090A">
              <w:t>B-</w:t>
            </w:r>
            <w:r w:rsidR="00AE5094" w:rsidRPr="0094090A">
              <w:t xml:space="preserve">cell </w:t>
            </w:r>
            <w:r w:rsidRPr="0094090A">
              <w:t xml:space="preserve">prolymphocytic leukaemia </w:t>
            </w:r>
            <w:r w:rsidR="00AE5094" w:rsidRPr="0094090A">
              <w:t xml:space="preserve">(B-PLL) </w:t>
            </w:r>
            <w:r w:rsidRPr="0094090A">
              <w:t xml:space="preserve">is characterised by frequent </w:t>
            </w:r>
            <w:r w:rsidRPr="0094090A">
              <w:rPr>
                <w:i/>
              </w:rPr>
              <w:t>MYC</w:t>
            </w:r>
            <w:r w:rsidRPr="0094090A">
              <w:t xml:space="preserve"> aberrations (translocation or gain) and </w:t>
            </w:r>
            <w:r w:rsidRPr="0094090A">
              <w:rPr>
                <w:i/>
              </w:rPr>
              <w:t>TP53</w:t>
            </w:r>
            <w:r w:rsidRPr="0094090A">
              <w:t xml:space="preserve"> deletion and/or mutation. </w:t>
            </w:r>
            <w:r w:rsidRPr="0094090A">
              <w:rPr>
                <w:i/>
              </w:rPr>
              <w:t xml:space="preserve">MYC </w:t>
            </w:r>
            <w:r w:rsidRPr="0094090A">
              <w:t>aberrations are infrequently observed in CLL/SLL</w:t>
            </w:r>
            <w:r w:rsidR="00AE5094" w:rsidRPr="0094090A">
              <w:fldChar w:fldCharType="begin">
                <w:fldData xml:space="preserve">PEVuZE5vdGU+PENpdGU+PEF1dGhvcj5DaGFwaXJvPC9BdXRob3I+PFllYXI+MjAxOTwvWWVhcj48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</w:fldData>
              </w:fldChar>
            </w:r>
            <w:r w:rsidR="00AE5094" w:rsidRPr="0094090A">
              <w:instrText xml:space="preserve"> ADDIN EN.CITE </w:instrText>
            </w:r>
            <w:r w:rsidR="00AE5094" w:rsidRPr="0094090A">
              <w:fldChar w:fldCharType="begin">
                <w:fldData xml:space="preserve">PEVuZE5vdGU+PENpdGU+PEF1dGhvcj5DaGFwaXJvPC9BdXRob3I+PFllYXI+MjAxOTwvWWVhcj48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</w:fldData>
              </w:fldChar>
            </w:r>
            <w:r w:rsidR="00AE5094" w:rsidRPr="0094090A">
              <w:instrText xml:space="preserve"> ADDIN EN.CITE.DATA </w:instrText>
            </w:r>
            <w:r w:rsidR="00AE5094" w:rsidRPr="0094090A">
              <w:fldChar w:fldCharType="end"/>
            </w:r>
            <w:r w:rsidR="00AE5094" w:rsidRPr="0094090A">
              <w:fldChar w:fldCharType="separate"/>
            </w:r>
            <w:r w:rsidR="00AE5094" w:rsidRPr="0094090A">
              <w:rPr>
                <w:vertAlign w:val="superscript"/>
              </w:rPr>
              <w:t>8</w:t>
            </w:r>
            <w:r w:rsidR="00AE5094" w:rsidRPr="0094090A">
              <w:fldChar w:fldCharType="end"/>
            </w:r>
            <w:r w:rsidR="00AE5094" w:rsidRPr="0094090A">
              <w:t>.</w:t>
            </w:r>
          </w:p>
          <w:p w14:paraId="05A2C314" w14:textId="77777777" w:rsidR="00AF5D34" w:rsidRDefault="00AF5D34" w:rsidP="00431F31">
            <w:pPr>
              <w:pStyle w:val="CLIN2SUBHEADINGS"/>
            </w:pPr>
            <w:r w:rsidRPr="00431F31">
              <w:t>PROGNOSTIC</w:t>
            </w:r>
            <w:r>
              <w:t xml:space="preserve"> utility</w:t>
            </w:r>
          </w:p>
          <w:p w14:paraId="50229C06" w14:textId="3BEE7576" w:rsidR="00096A56" w:rsidRDefault="00096A56" w:rsidP="00431F31">
            <w:pPr>
              <w:pStyle w:val="CLIN3BULLETPOINTS"/>
            </w:pPr>
            <w:r w:rsidRPr="00096A56">
              <w:t xml:space="preserve">In CLL/SLL, deleted and/or mutated </w:t>
            </w:r>
            <w:r w:rsidRPr="00096A56">
              <w:rPr>
                <w:i/>
              </w:rPr>
              <w:t>TP53</w:t>
            </w:r>
            <w:r w:rsidRPr="00096A56">
              <w:t xml:space="preserve"> predicts for highly inferior outcomes to frontline chemoimmunotherapy</w:t>
            </w:r>
            <w:r w:rsidR="00AE5094">
              <w:fldChar w:fldCharType="begin"/>
            </w:r>
            <w:r w:rsidR="00AE5094">
              <w:instrText xml:space="preserve"> ADDIN EN.CITE &lt;EndNote&gt;&lt;Cite&gt;&lt;Author&gt;Fischer&lt;/Author&gt;&lt;Year&gt;2016&lt;/Year&gt;&lt;RecNum&gt;3255&lt;/RecNum&gt;&lt;DisplayText&gt;&lt;style face="superscript"&gt;9&lt;/style&gt;&lt;/DisplayText&gt;&lt;record&gt;&lt;rec-number&gt;3255&lt;/rec-number&gt;&lt;foreign-keys&gt;&lt;key app="EN" db-id="5wep2s5sfw2et6evrtzp092brtz2s0d20svw" timestamp="1632829530" guid="f5c1e3fd-c56c-4dd0-aa79-74ca06934e2b"&gt;3255&lt;/key&gt;&lt;/foreign-keys&gt;&lt;ref-type name="Journal Article"&gt;17&lt;/ref-type&gt;&lt;contributors&gt;&lt;authors&gt;&lt;author&gt;Fischer, Kirsten&lt;/author&gt;&lt;author&gt;Bahlo, Jasmin&lt;/author&gt;&lt;author&gt;Fink, Anna Maria&lt;/author&gt;&lt;author&gt;Goede, Valentin&lt;/author&gt;&lt;author&gt;Herling, Carmen Diana&lt;/author&gt;&lt;author&gt;Cramer, Paula&lt;/author&gt;&lt;author&gt;Langerbeins, Petra&lt;/author&gt;&lt;author&gt;von Tresckow, Julia&lt;/author&gt;&lt;author&gt;Engelke, Anja&lt;/author&gt;&lt;author&gt;Maurer, Christian&lt;/author&gt;&lt;author&gt;Kovacs, Gabor&lt;/author&gt;&lt;author&gt;Herling, Marco&lt;/author&gt;&lt;author&gt;Tausch, Eugen&lt;/author&gt;&lt;author&gt;Kreuzer, Karl-Anton&lt;/author&gt;&lt;author&gt;Eichhorst, Barbara&lt;/author&gt;&lt;author&gt;Böttcher, Sebastian&lt;/author&gt;&lt;author&gt;Seymour, John F.&lt;/author&gt;&lt;author&gt;Ghia, Paolo&lt;/author&gt;&lt;author&gt;Marlton, Paula&lt;/author&gt;&lt;author&gt;Kneba, Michael&lt;/author&gt;&lt;author&gt;Wendtner, Clemens-Martin&lt;/author&gt;&lt;author&gt;Döhner, Hartmut&lt;/author&gt;&lt;author&gt;Stilgenbauer, Stephan&lt;/author&gt;&lt;author&gt;Hallek, Michael&lt;/author&gt;&lt;/authors&gt;&lt;/contributors&gt;&lt;titles&gt;&lt;title&gt;Long-term remissions after FCR chemoimmunotherapy in previously untreated patients with CLL: updated results of the CLL8 trial&lt;/title&gt;&lt;secondary-title&gt;Blood&lt;/secondary-title&gt;&lt;/titles&gt;&lt;periodical&gt;&lt;full-title&gt;Blood&lt;/full-title&gt;&lt;/periodical&gt;&lt;pages&gt;208-215&lt;/pages&gt;&lt;volume&gt;127&lt;/volume&gt;&lt;number&gt;2&lt;/number&gt;&lt;dates&gt;&lt;year&gt;2016&lt;/year&gt;&lt;/dates&gt;&lt;isbn&gt;0006-4971&lt;/isbn&gt;&lt;urls&gt;&lt;related-urls&gt;&lt;url&gt;https://doi.org/10.1182/blood-2015-06-651125&lt;/url&gt;&lt;/related-urls&gt;&lt;/urls&gt;&lt;electronic-resource-num&gt;10.1182/blood-2015-06-651125&lt;/electronic-resource-num&gt;&lt;access-date&gt;9/28/2021&lt;/access-date&gt;&lt;/record&gt;&lt;/Cite&gt;&lt;/EndNote&gt;</w:instrText>
            </w:r>
            <w:r w:rsidR="00AE5094">
              <w:fldChar w:fldCharType="separate"/>
            </w:r>
            <w:r w:rsidR="00AE5094" w:rsidRPr="00AE5094">
              <w:rPr>
                <w:vertAlign w:val="superscript"/>
              </w:rPr>
              <w:t>9</w:t>
            </w:r>
            <w:r w:rsidR="00AE5094">
              <w:fldChar w:fldCharType="end"/>
            </w:r>
            <w:r w:rsidRPr="00096A56">
              <w:t xml:space="preserve">. While targeted agents are superior to chemoimmunotherapy in this population, 17p deletion and </w:t>
            </w:r>
            <w:r w:rsidRPr="00096A56">
              <w:rPr>
                <w:i/>
              </w:rPr>
              <w:t>TP53</w:t>
            </w:r>
            <w:r w:rsidRPr="00096A56">
              <w:t xml:space="preserve"> mutation retain their adverse prognostic impact</w:t>
            </w:r>
            <w:r w:rsidR="00AE5094">
              <w:fldChar w:fldCharType="begin">
                <w:fldData xml:space="preserve">PEVuZE5vdGU+PENpdGU+PEF1dGhvcj5UYXVzY2g8L0F1dGhvcj48WWVhcj4yMDIwPC9ZZWFyPjxS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</w:fldData>
              </w:fldChar>
            </w:r>
            <w:r w:rsidR="00AE5094">
              <w:instrText xml:space="preserve"> ADDIN EN.CITE </w:instrText>
            </w:r>
            <w:r w:rsidR="00AE5094">
              <w:fldChar w:fldCharType="begin">
                <w:fldData xml:space="preserve">PEVuZE5vdGU+PENpdGU+PEF1dGhvcj5UYXVzY2g8L0F1dGhvcj48WWVhcj4yMDIwPC9ZZWFyPjxS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</w:fldData>
              </w:fldChar>
            </w:r>
            <w:r w:rsidR="00AE5094">
              <w:instrText xml:space="preserve"> ADDIN EN.CITE.DATA </w:instrText>
            </w:r>
            <w:r w:rsidR="00AE5094">
              <w:fldChar w:fldCharType="end"/>
            </w:r>
            <w:r w:rsidR="00AE5094">
              <w:fldChar w:fldCharType="separate"/>
            </w:r>
            <w:r w:rsidR="00AE5094" w:rsidRPr="00AE5094">
              <w:rPr>
                <w:vertAlign w:val="superscript"/>
              </w:rPr>
              <w:t>10,11</w:t>
            </w:r>
            <w:r w:rsidR="00AE5094">
              <w:fldChar w:fldCharType="end"/>
            </w:r>
            <w:r w:rsidRPr="00096A56">
              <w:t>.</w:t>
            </w:r>
          </w:p>
          <w:p w14:paraId="4C9477B0" w14:textId="2A1C2C77" w:rsidR="00316B2D" w:rsidRPr="000E65E0" w:rsidRDefault="00BA78F4" w:rsidP="004D44DC">
            <w:pPr>
              <w:pStyle w:val="CLIN3BULLETPOINTS"/>
            </w:pPr>
            <w:r w:rsidRPr="000E65E0">
              <w:t xml:space="preserve">The prognostic impact of low-burden </w:t>
            </w:r>
            <w:r w:rsidRPr="000E65E0">
              <w:rPr>
                <w:i/>
              </w:rPr>
              <w:t>TP53</w:t>
            </w:r>
            <w:r w:rsidRPr="000E65E0">
              <w:t xml:space="preserve"> mutations (</w:t>
            </w:r>
            <w:r w:rsidR="00DD0A38" w:rsidRPr="000E65E0">
              <w:t xml:space="preserve">generally considered as </w:t>
            </w:r>
            <w:r w:rsidRPr="000E65E0">
              <w:t xml:space="preserve">VAF &lt;10%) is not consistent across </w:t>
            </w:r>
            <w:r w:rsidR="00DD0A38" w:rsidRPr="000E65E0">
              <w:t xml:space="preserve">all </w:t>
            </w:r>
            <w:r w:rsidRPr="000E65E0">
              <w:t>studies</w:t>
            </w:r>
            <w:r w:rsidR="004D44DC" w:rsidRPr="000E65E0">
              <w:fldChar w:fldCharType="begin">
                <w:fldData xml:space="preserve">PEVuZE5vdGU+PENpdGU+PEF1dGhvcj5Sb3NzaTwvQXV0aG9yPjxZZWFyPjIwMTQ8L1llYXI+PFJl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</w:fldData>
              </w:fldChar>
            </w:r>
            <w:r w:rsidR="000E65E0" w:rsidRPr="000E65E0">
              <w:instrText xml:space="preserve"> ADDIN EN.CITE </w:instrText>
            </w:r>
            <w:r w:rsidR="000E65E0" w:rsidRPr="000E65E0">
              <w:fldChar w:fldCharType="begin">
                <w:fldData xml:space="preserve">PEVuZE5vdGU+PENpdGU+PEF1dGhvcj5Sb3NzaTwvQXV0aG9yPjxZZWFyPjIwMTQ8L1llYXI+PFJl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</w:fldData>
              </w:fldChar>
            </w:r>
            <w:r w:rsidR="000E65E0" w:rsidRPr="000E65E0">
              <w:instrText xml:space="preserve"> ADDIN EN.CITE.DATA </w:instrText>
            </w:r>
            <w:r w:rsidR="000E65E0" w:rsidRPr="000E65E0">
              <w:fldChar w:fldCharType="end"/>
            </w:r>
            <w:r w:rsidR="004D44DC" w:rsidRPr="000E65E0">
              <w:fldChar w:fldCharType="separate"/>
            </w:r>
            <w:r w:rsidR="000E65E0" w:rsidRPr="000E65E0">
              <w:rPr>
                <w:vertAlign w:val="superscript"/>
              </w:rPr>
              <w:t>12-16</w:t>
            </w:r>
            <w:r w:rsidR="004D44DC" w:rsidRPr="000E65E0">
              <w:fldChar w:fldCharType="end"/>
            </w:r>
            <w:r w:rsidR="004D44DC" w:rsidRPr="000E65E0">
              <w:t xml:space="preserve">, </w:t>
            </w:r>
            <w:r w:rsidRPr="000E65E0">
              <w:t xml:space="preserve">however low-burden </w:t>
            </w:r>
            <w:r w:rsidRPr="000E65E0">
              <w:rPr>
                <w:i/>
              </w:rPr>
              <w:t>TP53</w:t>
            </w:r>
            <w:r w:rsidR="00DD0A38" w:rsidRPr="000E65E0">
              <w:t xml:space="preserve"> mutation</w:t>
            </w:r>
            <w:r w:rsidRPr="000E65E0">
              <w:t xml:space="preserve"> </w:t>
            </w:r>
            <w:r w:rsidR="00DD0A38" w:rsidRPr="000E65E0">
              <w:t xml:space="preserve">pre-treatment has been associated with inferior outcomes and </w:t>
            </w:r>
            <w:r w:rsidR="004D44DC" w:rsidRPr="000E65E0">
              <w:t xml:space="preserve">recent data </w:t>
            </w:r>
            <w:r w:rsidR="004D44DC" w:rsidRPr="000E65E0">
              <w:t xml:space="preserve">support the incorporation of low-burden </w:t>
            </w:r>
            <w:r w:rsidR="004D44DC" w:rsidRPr="0094090A">
              <w:rPr>
                <w:i/>
              </w:rPr>
              <w:t>TP53</w:t>
            </w:r>
            <w:r w:rsidR="0094090A">
              <w:rPr>
                <w:i/>
              </w:rPr>
              <w:t xml:space="preserve"> </w:t>
            </w:r>
            <w:r w:rsidR="0094090A" w:rsidRPr="0094090A">
              <w:t>mutation</w:t>
            </w:r>
            <w:r w:rsidR="004D44DC" w:rsidRPr="0094090A">
              <w:t xml:space="preserve"> </w:t>
            </w:r>
            <w:r w:rsidR="004D44DC" w:rsidRPr="000E65E0">
              <w:t>in</w:t>
            </w:r>
            <w:r w:rsidR="000E65E0" w:rsidRPr="000E65E0">
              <w:t>to</w:t>
            </w:r>
            <w:r w:rsidR="004D44DC" w:rsidRPr="000E65E0">
              <w:t xml:space="preserve"> </w:t>
            </w:r>
            <w:r w:rsidR="004D44DC" w:rsidRPr="000E65E0">
              <w:t>clinical decision-making</w:t>
            </w:r>
            <w:r w:rsidR="00AE5094" w:rsidRPr="000E65E0">
              <w:fldChar w:fldCharType="begin">
                <w:fldData xml:space="preserve">PEVuZE5vdGU+PENpdGU+PEF1dGhvcj5NYWxjaWtvdmE8L0F1dGhvcj48WWVhcj4yMDIxPC9ZZWFy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</w:fldData>
              </w:fldChar>
            </w:r>
            <w:r w:rsidR="000E65E0">
              <w:instrText xml:space="preserve"> ADDIN EN.CITE </w:instrText>
            </w:r>
            <w:r w:rsidR="000E65E0">
              <w:fldChar w:fldCharType="begin">
                <w:fldData xml:space="preserve">PEVuZE5vdGU+PENpdGU+PEF1dGhvcj5NYWxjaWtvdmE8L0F1dGhvcj48WWVhcj4yMDIxPC9ZZWFy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</w:fldData>
              </w:fldChar>
            </w:r>
            <w:r w:rsidR="000E65E0">
              <w:instrText xml:space="preserve"> ADDIN EN.CITE.DATA </w:instrText>
            </w:r>
            <w:r w:rsidR="000E65E0">
              <w:fldChar w:fldCharType="end"/>
            </w:r>
            <w:r w:rsidR="00AE5094" w:rsidRPr="000E65E0">
              <w:fldChar w:fldCharType="separate"/>
            </w:r>
            <w:r w:rsidR="000E65E0" w:rsidRPr="000E65E0">
              <w:rPr>
                <w:vertAlign w:val="superscript"/>
              </w:rPr>
              <w:t>13,14</w:t>
            </w:r>
            <w:r w:rsidR="00AE5094" w:rsidRPr="000E65E0">
              <w:fldChar w:fldCharType="end"/>
            </w:r>
            <w:r w:rsidR="00DD0A38" w:rsidRPr="000E65E0">
              <w:t>.</w:t>
            </w:r>
          </w:p>
          <w:p w14:paraId="5AC87023" w14:textId="581D18CA" w:rsidR="00096A56" w:rsidRPr="004F60D8" w:rsidRDefault="00096A56" w:rsidP="00431F31">
            <w:pPr>
              <w:pStyle w:val="CLIN3BULLETPOINTS"/>
            </w:pPr>
            <w:r w:rsidRPr="00096A56">
              <w:t xml:space="preserve">Unmutated </w:t>
            </w:r>
            <w:r w:rsidRPr="00096A56">
              <w:rPr>
                <w:i/>
              </w:rPr>
              <w:t xml:space="preserve">IGHV </w:t>
            </w:r>
            <w:r w:rsidRPr="00096A56">
              <w:t>status in CLL/SLL is associated with inferior outcomes and shorter time to treatment initiation</w:t>
            </w:r>
            <w:r w:rsidR="00AE5094">
              <w:fldChar w:fldCharType="begin">
                <w:fldData xml:space="preserve">PEVuZE5vdGU+PENpdGU+PEF1dGhvcj5TdGFtYXRvcG91bG9zPC9BdXRob3I+PFllYXI+MjAxNzwv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</w:fldData>
              </w:fldChar>
            </w:r>
            <w:r w:rsidR="000E65E0">
              <w:instrText xml:space="preserve"> ADDIN EN.CITE </w:instrText>
            </w:r>
            <w:r w:rsidR="000E65E0">
              <w:fldChar w:fldCharType="begin">
                <w:fldData xml:space="preserve">PEVuZE5vdGU+PENpdGU+PEF1dGhvcj5TdGFtYXRvcG91bG9zPC9BdXRob3I+PFllYXI+MjAxNzwv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</w:fldData>
              </w:fldChar>
            </w:r>
            <w:r w:rsidR="000E65E0">
              <w:instrText xml:space="preserve"> ADDIN EN.CITE.DATA </w:instrText>
            </w:r>
            <w:r w:rsidR="000E65E0">
              <w:fldChar w:fldCharType="end"/>
            </w:r>
            <w:r w:rsidR="00AE5094">
              <w:fldChar w:fldCharType="separate"/>
            </w:r>
            <w:r w:rsidR="000E65E0" w:rsidRPr="000E65E0">
              <w:rPr>
                <w:vertAlign w:val="superscript"/>
              </w:rPr>
              <w:t>9,17</w:t>
            </w:r>
            <w:r w:rsidR="00AE5094">
              <w:fldChar w:fldCharType="end"/>
            </w:r>
            <w:r w:rsidRPr="004F60D8">
              <w:t xml:space="preserve">. </w:t>
            </w:r>
            <w:r w:rsidR="009969D9">
              <w:t xml:space="preserve">Note </w:t>
            </w:r>
            <w:r w:rsidRPr="00126F2C">
              <w:rPr>
                <w:i/>
              </w:rPr>
              <w:t>IGHV</w:t>
            </w:r>
            <w:r w:rsidRPr="004F60D8">
              <w:t xml:space="preserve"> somatic mutation analysis</w:t>
            </w:r>
            <w:r w:rsidR="00223BB2" w:rsidRPr="004F60D8">
              <w:t xml:space="preserve"> is</w:t>
            </w:r>
            <w:r w:rsidRPr="004F60D8">
              <w:t xml:space="preserve"> </w:t>
            </w:r>
            <w:r w:rsidR="009969D9">
              <w:t xml:space="preserve">not </w:t>
            </w:r>
            <w:r w:rsidRPr="004F60D8">
              <w:t xml:space="preserve">performed </w:t>
            </w:r>
            <w:r w:rsidR="009969D9">
              <w:t xml:space="preserve">with this </w:t>
            </w:r>
            <w:r w:rsidRPr="004F60D8">
              <w:t>assay.</w:t>
            </w:r>
          </w:p>
          <w:p w14:paraId="5682E660" w14:textId="77777777" w:rsidR="00096A56" w:rsidRPr="004F60D8" w:rsidRDefault="00096A56" w:rsidP="00431F31">
            <w:pPr>
              <w:pStyle w:val="CLIN3BULLETPOINTS"/>
            </w:pPr>
            <w:r w:rsidRPr="004F60D8">
              <w:t>The prognostic impact of other gene mutations is currently uncertain in the era of targeted therapy.</w:t>
            </w:r>
          </w:p>
          <w:p w14:paraId="6B03F03F" w14:textId="6D2BEE97" w:rsidR="00B66455" w:rsidRPr="000C50B1" w:rsidRDefault="00B66455" w:rsidP="00431F31">
            <w:pPr>
              <w:pStyle w:val="CLIN3BULLETPOINTS"/>
            </w:pPr>
            <w:r w:rsidRPr="000C50B1">
              <w:t xml:space="preserve">Approximately one third of patients </w:t>
            </w:r>
            <w:r w:rsidR="00C03606">
              <w:t xml:space="preserve">with CLL/SLL </w:t>
            </w:r>
            <w:r w:rsidRPr="000C50B1">
              <w:t>can be grouped into stereotyped B-cell receptor immunoglobulin subsets. Stereotyped subset</w:t>
            </w:r>
            <w:r w:rsidR="004F60D8">
              <w:t>s #1, #2 and #8 are</w:t>
            </w:r>
            <w:r w:rsidRPr="000C50B1">
              <w:t xml:space="preserve"> associated with </w:t>
            </w:r>
            <w:r>
              <w:t xml:space="preserve">a </w:t>
            </w:r>
            <w:r w:rsidR="004F60D8">
              <w:t xml:space="preserve">more aggressive clinical course. Subset #8 is associated with </w:t>
            </w:r>
            <w:r w:rsidRPr="000C50B1">
              <w:t>the highest risk of Richter transformation</w:t>
            </w:r>
            <w:r w:rsidR="00AE5094">
              <w:fldChar w:fldCharType="begin">
                <w:fldData xml:space="preserve">PEVuZE5vdGU+PENpdGU+PEF1dGhvcj5TdGFtYXRvcG91bG9zPC9BdXRob3I+PFllYXI+MjAxNzwv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</w:fldData>
              </w:fldChar>
            </w:r>
            <w:r w:rsidR="000E65E0">
              <w:instrText xml:space="preserve"> ADDIN EN.CITE </w:instrText>
            </w:r>
            <w:r w:rsidR="000E65E0">
              <w:fldChar w:fldCharType="begin">
                <w:fldData xml:space="preserve">PEVuZE5vdGU+PENpdGU+PEF1dGhvcj5TdGFtYXRvcG91bG9zPC9BdXRob3I+PFllYXI+MjAxNzwv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</w:fldData>
              </w:fldChar>
            </w:r>
            <w:r w:rsidR="000E65E0">
              <w:instrText xml:space="preserve"> ADDIN EN.CITE.DATA </w:instrText>
            </w:r>
            <w:r w:rsidR="000E65E0">
              <w:fldChar w:fldCharType="end"/>
            </w:r>
            <w:r w:rsidR="00AE5094">
              <w:fldChar w:fldCharType="separate"/>
            </w:r>
            <w:r w:rsidR="000E65E0" w:rsidRPr="000E65E0">
              <w:rPr>
                <w:vertAlign w:val="superscript"/>
              </w:rPr>
              <w:t>18</w:t>
            </w:r>
            <w:r w:rsidR="00AE5094">
              <w:fldChar w:fldCharType="end"/>
            </w:r>
            <w:r w:rsidRPr="00424823">
              <w:t>.</w:t>
            </w:r>
          </w:p>
          <w:p w14:paraId="29FF7ADA" w14:textId="77777777" w:rsidR="00AF5D34" w:rsidRDefault="00E74528" w:rsidP="00AF5D34">
            <w:pPr>
              <w:pStyle w:val="CLIN2SUBHEADINGS"/>
            </w:pPr>
            <w:r>
              <w:t>BIOMARKERS OF RESPONSE TO THERAPY</w:t>
            </w:r>
          </w:p>
          <w:p w14:paraId="4918C726" w14:textId="23FB066F" w:rsidR="00096A56" w:rsidRPr="00096A56" w:rsidRDefault="00096A56" w:rsidP="00431F31">
            <w:pPr>
              <w:pStyle w:val="CLIN3BULLETPOINTS"/>
            </w:pPr>
            <w:r w:rsidRPr="00096A56">
              <w:t xml:space="preserve">Acquired resistance to </w:t>
            </w:r>
            <w:r w:rsidR="009969D9">
              <w:t>BTK inhibitors</w:t>
            </w:r>
            <w:r w:rsidRPr="00096A56">
              <w:t xml:space="preserve"> in CLL</w:t>
            </w:r>
            <w:r w:rsidR="00C03606">
              <w:t>/SLL</w:t>
            </w:r>
            <w:r w:rsidRPr="00096A56">
              <w:t xml:space="preserve"> is associated with recurrent mutations involving </w:t>
            </w:r>
            <w:r w:rsidRPr="00096A56">
              <w:rPr>
                <w:i/>
              </w:rPr>
              <w:t>BTK</w:t>
            </w:r>
            <w:r w:rsidRPr="00096A56">
              <w:t xml:space="preserve"> (most commonly </w:t>
            </w:r>
            <w:r w:rsidRPr="00096A56">
              <w:rPr>
                <w:i/>
              </w:rPr>
              <w:t>BTK</w:t>
            </w:r>
            <w:r w:rsidRPr="00096A56">
              <w:t xml:space="preserve"> Cys481Ser) and </w:t>
            </w:r>
            <w:r w:rsidRPr="00096A56">
              <w:rPr>
                <w:i/>
              </w:rPr>
              <w:t>PLCG2</w:t>
            </w:r>
            <w:r w:rsidRPr="00096A56">
              <w:t xml:space="preserve"> (Arg665Trp, Leu845Phe and Ser707Tyr)</w:t>
            </w:r>
            <w:r w:rsidR="00AE5094">
              <w:fldChar w:fldCharType="begin">
                <w:fldData xml:space="preserve">PEVuZE5vdGU+PENpdGU+PEF1dGhvcj5Xb3lhY2g8L0F1dGhvcj48WWVhcj4yMDE0PC9ZZWFyPjxS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==
</w:fldData>
              </w:fldChar>
            </w:r>
            <w:r w:rsidR="000E65E0">
              <w:instrText xml:space="preserve"> ADDIN EN.CITE </w:instrText>
            </w:r>
            <w:r w:rsidR="000E65E0">
              <w:fldChar w:fldCharType="begin">
                <w:fldData xml:space="preserve">PEVuZE5vdGU+PENpdGU+PEF1dGhvcj5Xb3lhY2g8L0F1dGhvcj48WWVhcj4yMDE0PC9ZZWFyPjxS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==
</w:fldData>
              </w:fldChar>
            </w:r>
            <w:r w:rsidR="000E65E0">
              <w:instrText xml:space="preserve"> ADDIN EN.CITE.DATA </w:instrText>
            </w:r>
            <w:r w:rsidR="000E65E0">
              <w:fldChar w:fldCharType="end"/>
            </w:r>
            <w:r w:rsidR="00AE5094">
              <w:fldChar w:fldCharType="separate"/>
            </w:r>
            <w:r w:rsidR="000E65E0" w:rsidRPr="000E65E0">
              <w:rPr>
                <w:vertAlign w:val="superscript"/>
              </w:rPr>
              <w:t>19</w:t>
            </w:r>
            <w:r w:rsidR="00AE5094">
              <w:fldChar w:fldCharType="end"/>
            </w:r>
            <w:r w:rsidRPr="00096A56">
              <w:t xml:space="preserve">. </w:t>
            </w:r>
          </w:p>
          <w:p w14:paraId="569CE15B" w14:textId="79EA8C9C" w:rsidR="00096A56" w:rsidRPr="00096A56" w:rsidRDefault="00096A56" w:rsidP="00431F31">
            <w:pPr>
              <w:pStyle w:val="CLIN3BULLETPOINTS"/>
            </w:pPr>
            <w:r w:rsidRPr="00096A56">
              <w:t xml:space="preserve">Acquired mutations in </w:t>
            </w:r>
            <w:r w:rsidRPr="00B66455">
              <w:rPr>
                <w:i/>
              </w:rPr>
              <w:t>BCL2</w:t>
            </w:r>
            <w:r w:rsidRPr="00096A56">
              <w:t xml:space="preserve"> (Gly101Val, Asp103Tyr and others) </w:t>
            </w:r>
            <w:r w:rsidR="009969D9">
              <w:t>are observed in patients with CLL</w:t>
            </w:r>
            <w:r w:rsidR="00C03606">
              <w:t>/SLL</w:t>
            </w:r>
            <w:r w:rsidR="009969D9">
              <w:t xml:space="preserve"> progressing on venetoclax and </w:t>
            </w:r>
            <w:r w:rsidRPr="00096A56">
              <w:t>confer resistance to venetoclax</w:t>
            </w:r>
            <w:r w:rsidR="00AE5094">
              <w:fldChar w:fldCharType="begin">
                <w:fldData xml:space="preserve">PEVuZE5vdGU+PENpdGU+PEF1dGhvcj5CbG9tYmVyeTwvQXV0aG9yPjxZZWFyPjIwMTk8L1llYXI+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</w:fldData>
              </w:fldChar>
            </w:r>
            <w:r w:rsidR="000E65E0">
              <w:instrText xml:space="preserve"> ADDIN EN.CITE </w:instrText>
            </w:r>
            <w:r w:rsidR="000E65E0">
              <w:fldChar w:fldCharType="begin">
                <w:fldData xml:space="preserve">PEVuZE5vdGU+PENpdGU+PEF1dGhvcj5CbG9tYmVyeTwvQXV0aG9yPjxZZWFyPjIwMTk8L1llYXI+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</w:fldData>
              </w:fldChar>
            </w:r>
            <w:r w:rsidR="000E65E0">
              <w:instrText xml:space="preserve"> ADDIN EN.CITE.DATA </w:instrText>
            </w:r>
            <w:r w:rsidR="000E65E0">
              <w:fldChar w:fldCharType="end"/>
            </w:r>
            <w:r w:rsidR="00AE5094">
              <w:fldChar w:fldCharType="separate"/>
            </w:r>
            <w:r w:rsidR="000E65E0" w:rsidRPr="000E65E0">
              <w:rPr>
                <w:vertAlign w:val="superscript"/>
              </w:rPr>
              <w:t>20</w:t>
            </w:r>
            <w:r w:rsidR="00AE5094">
              <w:fldChar w:fldCharType="end"/>
            </w:r>
            <w:r w:rsidRPr="00096A56">
              <w:t>.</w:t>
            </w:r>
          </w:p>
          <w:p w14:paraId="5B7E571E" w14:textId="77777777" w:rsidR="00AF5D34" w:rsidRDefault="00AF5D34" w:rsidP="00AF5D34">
            <w:pPr>
              <w:pStyle w:val="CLIN2SUBHEADINGS"/>
            </w:pPr>
            <w:r>
              <w:t>REFERENCES</w:t>
            </w:r>
          </w:p>
          <w:p w14:paraId="303A22CC" w14:textId="7FA1EBDB" w:rsidR="000E65E0" w:rsidRPr="000E65E0" w:rsidRDefault="00AE5094" w:rsidP="00A80609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0E65E0" w:rsidRPr="000E65E0">
              <w:rPr>
                <w:b/>
              </w:rPr>
              <w:t>1.</w:t>
            </w:r>
            <w:r w:rsidR="000E65E0" w:rsidRPr="000E65E0">
              <w:t xml:space="preserve"> Landau DA, et al. Mutations driving CLL and their evolution in progression and relapse. </w:t>
            </w:r>
            <w:r w:rsidR="000E65E0" w:rsidRPr="000E65E0">
              <w:rPr>
                <w:i/>
              </w:rPr>
              <w:t>Nature</w:t>
            </w:r>
            <w:r w:rsidR="000E65E0" w:rsidRPr="000E65E0">
              <w:t xml:space="preserve"> 2015; </w:t>
            </w:r>
            <w:r w:rsidR="000E65E0" w:rsidRPr="000E65E0">
              <w:rPr>
                <w:b/>
              </w:rPr>
              <w:t>526</w:t>
            </w:r>
            <w:r w:rsidR="000E65E0" w:rsidRPr="000E65E0">
              <w:t xml:space="preserve">(7574): 525-30.  </w:t>
            </w:r>
            <w:r w:rsidR="000E65E0" w:rsidRPr="000E65E0">
              <w:rPr>
                <w:b/>
              </w:rPr>
              <w:t>2.</w:t>
            </w:r>
            <w:r w:rsidR="000E65E0" w:rsidRPr="000E65E0">
              <w:t xml:space="preserve"> Baliakas P, et al. Recurrent mutations refine prognosis in chronic lymphocytic leukemia. </w:t>
            </w:r>
            <w:r w:rsidR="000E65E0" w:rsidRPr="000E65E0">
              <w:rPr>
                <w:i/>
              </w:rPr>
              <w:t>Leukemia</w:t>
            </w:r>
            <w:r w:rsidR="000E65E0" w:rsidRPr="000E65E0">
              <w:t xml:space="preserve"> 2015; </w:t>
            </w:r>
            <w:r w:rsidR="000E65E0" w:rsidRPr="000E65E0">
              <w:rPr>
                <w:b/>
              </w:rPr>
              <w:t>29</w:t>
            </w:r>
            <w:r w:rsidR="000E65E0" w:rsidRPr="000E65E0">
              <w:t xml:space="preserve">(2): 329-36.  </w:t>
            </w:r>
            <w:r w:rsidR="000E65E0" w:rsidRPr="000E65E0">
              <w:rPr>
                <w:b/>
              </w:rPr>
              <w:t>3.</w:t>
            </w:r>
            <w:r w:rsidR="000E65E0" w:rsidRPr="000E65E0">
              <w:t xml:space="preserve"> Quesada V, et al. Exome sequencing identifies recurrent mutations of the splicing factor SF3B1 gene in chronic lymphocytic leukemia. </w:t>
            </w:r>
            <w:r w:rsidR="000E65E0" w:rsidRPr="000E65E0">
              <w:rPr>
                <w:i/>
              </w:rPr>
              <w:t>Nat Genet</w:t>
            </w:r>
            <w:r w:rsidR="000E65E0" w:rsidRPr="000E65E0">
              <w:t xml:space="preserve"> 2012; </w:t>
            </w:r>
            <w:r w:rsidR="000E65E0" w:rsidRPr="000E65E0">
              <w:rPr>
                <w:b/>
              </w:rPr>
              <w:t>44</w:t>
            </w:r>
            <w:r w:rsidR="000E65E0" w:rsidRPr="000E65E0">
              <w:t xml:space="preserve">(1): 47-52.  </w:t>
            </w:r>
            <w:r w:rsidR="000E65E0" w:rsidRPr="000E65E0">
              <w:rPr>
                <w:b/>
              </w:rPr>
              <w:t>4.</w:t>
            </w:r>
            <w:r w:rsidR="000E65E0" w:rsidRPr="000E65E0">
              <w:t xml:space="preserve"> Balatti V, et al. NOTCH1 mutations in CLL associated with trisomy 12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2; </w:t>
            </w:r>
            <w:r w:rsidR="000E65E0" w:rsidRPr="000E65E0">
              <w:rPr>
                <w:b/>
              </w:rPr>
              <w:t>119</w:t>
            </w:r>
            <w:r w:rsidR="000E65E0" w:rsidRPr="000E65E0">
              <w:t xml:space="preserve">(2): 329-31.  </w:t>
            </w:r>
            <w:r w:rsidR="000E65E0" w:rsidRPr="000E65E0">
              <w:rPr>
                <w:b/>
              </w:rPr>
              <w:t>5.</w:t>
            </w:r>
            <w:r w:rsidR="000E65E0" w:rsidRPr="000E65E0">
              <w:t xml:space="preserve"> Rossi D, et al. The genetics of Richter syndrome reveals disease heterogeneity and predicts survival after transformation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1; </w:t>
            </w:r>
            <w:r w:rsidR="000E65E0" w:rsidRPr="000E65E0">
              <w:rPr>
                <w:b/>
              </w:rPr>
              <w:t>117</w:t>
            </w:r>
            <w:r w:rsidR="000E65E0" w:rsidRPr="000E65E0">
              <w:t xml:space="preserve">(12): 3391-401.  </w:t>
            </w:r>
            <w:r w:rsidR="000E65E0" w:rsidRPr="000E65E0">
              <w:rPr>
                <w:b/>
              </w:rPr>
              <w:t>6.</w:t>
            </w:r>
            <w:r w:rsidR="000E65E0" w:rsidRPr="000E65E0">
              <w:t xml:space="preserve"> Chigrinova E, et al. Two main genetic pathways lead to the transformation of chronic lymphocytic leukemia to Richter syndrome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3; </w:t>
            </w:r>
            <w:r w:rsidR="000E65E0" w:rsidRPr="000E65E0">
              <w:rPr>
                <w:b/>
              </w:rPr>
              <w:t>122</w:t>
            </w:r>
            <w:r w:rsidR="000E65E0" w:rsidRPr="000E65E0">
              <w:t xml:space="preserve">(15): 2673-82.  </w:t>
            </w:r>
            <w:r w:rsidR="000E65E0" w:rsidRPr="000E65E0">
              <w:rPr>
                <w:b/>
              </w:rPr>
              <w:t>7.</w:t>
            </w:r>
            <w:r w:rsidR="000E65E0" w:rsidRPr="000E65E0">
              <w:t xml:space="preserve"> Fabbri G, et al. Genetic lesions associated with chronic lymphocytic leukemia transformation to Richter syndrome. </w:t>
            </w:r>
            <w:r w:rsidR="000E65E0" w:rsidRPr="000E65E0">
              <w:rPr>
                <w:i/>
              </w:rPr>
              <w:t>J Exp Med</w:t>
            </w:r>
            <w:r w:rsidR="000E65E0" w:rsidRPr="000E65E0">
              <w:t xml:space="preserve"> 2013; </w:t>
            </w:r>
            <w:r w:rsidR="000E65E0" w:rsidRPr="000E65E0">
              <w:rPr>
                <w:b/>
              </w:rPr>
              <w:t>210</w:t>
            </w:r>
            <w:r w:rsidR="000E65E0" w:rsidRPr="000E65E0">
              <w:t xml:space="preserve">(11): 2273-88.  </w:t>
            </w:r>
            <w:r w:rsidR="000E65E0" w:rsidRPr="000E65E0">
              <w:rPr>
                <w:b/>
              </w:rPr>
              <w:t>8.</w:t>
            </w:r>
            <w:r w:rsidR="000E65E0" w:rsidRPr="000E65E0">
              <w:t xml:space="preserve"> Chapiro E, et al. Genetic characterization of B-cell prolymphocytic leukemia: a prognostic model involving MYC and TP53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9; </w:t>
            </w:r>
            <w:r w:rsidR="000E65E0" w:rsidRPr="000E65E0">
              <w:rPr>
                <w:b/>
              </w:rPr>
              <w:t>134</w:t>
            </w:r>
            <w:r w:rsidR="000E65E0" w:rsidRPr="000E65E0">
              <w:t xml:space="preserve">(21): 1821-31.  </w:t>
            </w:r>
            <w:r w:rsidR="000E65E0" w:rsidRPr="000E65E0">
              <w:rPr>
                <w:b/>
              </w:rPr>
              <w:t>9.</w:t>
            </w:r>
            <w:r w:rsidR="000E65E0" w:rsidRPr="000E65E0">
              <w:t xml:space="preserve"> Fischer K, et al. Long-term remissions after FCR chemoimmunotherapy in previously untreated patients with CLL: updated results of the CLL8 trial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6; </w:t>
            </w:r>
            <w:r w:rsidR="000E65E0" w:rsidRPr="000E65E0">
              <w:rPr>
                <w:b/>
              </w:rPr>
              <w:t>127</w:t>
            </w:r>
            <w:r w:rsidR="000E65E0" w:rsidRPr="000E65E0">
              <w:t xml:space="preserve">(2): 208-15.  </w:t>
            </w:r>
            <w:r w:rsidR="000E65E0" w:rsidRPr="000E65E0">
              <w:rPr>
                <w:b/>
              </w:rPr>
              <w:t>10.</w:t>
            </w:r>
            <w:r w:rsidR="000E65E0" w:rsidRPr="000E65E0">
              <w:t xml:space="preserve"> Tausch E, et al. Prognostic and predictive impact of genetic markers in patients with CLL treated with obinutuzumab and venetoclax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20; </w:t>
            </w:r>
            <w:r w:rsidR="000E65E0" w:rsidRPr="000E65E0">
              <w:rPr>
                <w:b/>
              </w:rPr>
              <w:t>135</w:t>
            </w:r>
            <w:r w:rsidR="000E65E0" w:rsidRPr="000E65E0">
              <w:t xml:space="preserve">(26): 2402-12.  </w:t>
            </w:r>
            <w:r w:rsidR="000E65E0" w:rsidRPr="000E65E0">
              <w:rPr>
                <w:b/>
              </w:rPr>
              <w:t>11.</w:t>
            </w:r>
            <w:r w:rsidR="000E65E0" w:rsidRPr="000E65E0">
              <w:t xml:space="preserve"> Ahn IE, et al. Prediction of Outcome in Patients With Chronic Lymphocytic Leukemia Treated With Ibrutinib: Development and Validation of a Four-Factor Prognostic Model. </w:t>
            </w:r>
            <w:r w:rsidR="000E65E0" w:rsidRPr="000E65E0">
              <w:rPr>
                <w:i/>
              </w:rPr>
              <w:t>Journal of Clinical Oncology</w:t>
            </w:r>
            <w:r w:rsidR="000E65E0" w:rsidRPr="000E65E0">
              <w:t xml:space="preserve"> 2021; </w:t>
            </w:r>
            <w:r w:rsidR="000E65E0" w:rsidRPr="000E65E0">
              <w:rPr>
                <w:b/>
              </w:rPr>
              <w:t>39</w:t>
            </w:r>
            <w:r w:rsidR="000E65E0" w:rsidRPr="000E65E0">
              <w:t xml:space="preserve">(6): 576-85.  </w:t>
            </w:r>
            <w:r w:rsidR="000E65E0" w:rsidRPr="000E65E0">
              <w:rPr>
                <w:b/>
              </w:rPr>
              <w:t>12.</w:t>
            </w:r>
            <w:r w:rsidR="000E65E0" w:rsidRPr="000E65E0">
              <w:t xml:space="preserve"> Rossi D, et al. Clinical impact of small TP53 mutated subclones in chronic lymphocytic leukemia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4; </w:t>
            </w:r>
            <w:r w:rsidR="000E65E0" w:rsidRPr="000E65E0">
              <w:rPr>
                <w:b/>
              </w:rPr>
              <w:t>123</w:t>
            </w:r>
            <w:r w:rsidR="000E65E0" w:rsidRPr="000E65E0">
              <w:t xml:space="preserve">(14): 2139-47.  </w:t>
            </w:r>
            <w:r w:rsidR="000E65E0" w:rsidRPr="000E65E0">
              <w:rPr>
                <w:b/>
              </w:rPr>
              <w:t>13.</w:t>
            </w:r>
            <w:r w:rsidR="000E65E0" w:rsidRPr="000E65E0">
              <w:t xml:space="preserve"> Malcikova J, et al. Low-burden TP53 mutations in CLL: Clinical impact and clonal evolution within the context of different treatment options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21.  </w:t>
            </w:r>
            <w:r w:rsidR="000E65E0" w:rsidRPr="000E65E0">
              <w:rPr>
                <w:b/>
              </w:rPr>
              <w:t>14.</w:t>
            </w:r>
            <w:r w:rsidR="000E65E0" w:rsidRPr="000E65E0">
              <w:t xml:space="preserve"> Nadeu F, et al. Clinical impact of clonal and subclonal TP53, SF3B1, BIRC3, NOTCH1, and ATM mutations in chronic lymphocytic leukemia. </w:t>
            </w:r>
            <w:r w:rsidR="000E65E0" w:rsidRPr="000E65E0">
              <w:rPr>
                <w:i/>
              </w:rPr>
              <w:t>Blood</w:t>
            </w:r>
            <w:r w:rsidR="000E65E0" w:rsidRPr="000E65E0">
              <w:t xml:space="preserve"> 2016; </w:t>
            </w:r>
            <w:r w:rsidR="000E65E0" w:rsidRPr="000E65E0">
              <w:rPr>
                <w:b/>
              </w:rPr>
              <w:t>127</w:t>
            </w:r>
            <w:r w:rsidR="000E65E0" w:rsidRPr="000E65E0">
              <w:t xml:space="preserve">(17): 2122-30.  </w:t>
            </w:r>
            <w:r w:rsidR="000E65E0" w:rsidRPr="000E65E0">
              <w:rPr>
                <w:b/>
              </w:rPr>
              <w:t>15.</w:t>
            </w:r>
            <w:r w:rsidR="000E65E0" w:rsidRPr="000E65E0">
              <w:t xml:space="preserve"> Brieghel C, et al. Deep targeted sequencing of TP53 in chronic lymphocytic leukemia: clinical impact at diagnosis and at time of treatment. </w:t>
            </w:r>
            <w:r w:rsidR="000E65E0" w:rsidRPr="000E65E0">
              <w:rPr>
                <w:i/>
              </w:rPr>
              <w:t>Haematologica</w:t>
            </w:r>
            <w:r w:rsidR="000E65E0" w:rsidRPr="000E65E0">
              <w:t xml:space="preserve"> 2019; </w:t>
            </w:r>
            <w:r w:rsidR="000E65E0" w:rsidRPr="000E65E0">
              <w:rPr>
                <w:b/>
              </w:rPr>
              <w:t>104</w:t>
            </w:r>
            <w:r w:rsidR="000E65E0" w:rsidRPr="000E65E0">
              <w:t xml:space="preserve">(4): 789-96.  </w:t>
            </w:r>
            <w:r w:rsidR="000E65E0" w:rsidRPr="000E65E0">
              <w:rPr>
                <w:b/>
              </w:rPr>
              <w:t>16.</w:t>
            </w:r>
            <w:r w:rsidR="000E65E0" w:rsidRPr="000E65E0">
              <w:t xml:space="preserve"> Blakemore SJ, et al. Clinical significance of TP53, BIRC3, ATM and MAPK-ERK genes in chronic lymphocytic leukaemia: data from the randomised UK LRF CLL4 trial. </w:t>
            </w:r>
            <w:r w:rsidR="000E65E0" w:rsidRPr="000E65E0">
              <w:rPr>
                <w:i/>
              </w:rPr>
              <w:t>Leukemia</w:t>
            </w:r>
            <w:r w:rsidR="000E65E0" w:rsidRPr="000E65E0">
              <w:t xml:space="preserve"> 2020; </w:t>
            </w:r>
            <w:r w:rsidR="000E65E0" w:rsidRPr="000E65E0">
              <w:rPr>
                <w:b/>
              </w:rPr>
              <w:t>34</w:t>
            </w:r>
            <w:r w:rsidR="000E65E0" w:rsidRPr="000E65E0">
              <w:t xml:space="preserve">(7): 1760-74.  </w:t>
            </w:r>
            <w:r w:rsidR="000E65E0" w:rsidRPr="000E65E0">
              <w:rPr>
                <w:b/>
              </w:rPr>
              <w:t>17.</w:t>
            </w:r>
            <w:r w:rsidR="000E65E0" w:rsidRPr="000E65E0">
              <w:t xml:space="preserve"> Stamatopoulos B, et al. Targeted deep sequencing reveals clinically relevant subclonal IgHV rearrangements in chronic lymphocytic leukemia. </w:t>
            </w:r>
            <w:r w:rsidR="000E65E0" w:rsidRPr="000E65E0">
              <w:rPr>
                <w:i/>
              </w:rPr>
              <w:t>Leukemia</w:t>
            </w:r>
            <w:r w:rsidR="000E65E0" w:rsidRPr="000E65E0">
              <w:t xml:space="preserve"> 2017; </w:t>
            </w:r>
            <w:r w:rsidR="000E65E0" w:rsidRPr="000E65E0">
              <w:rPr>
                <w:b/>
              </w:rPr>
              <w:t>31</w:t>
            </w:r>
            <w:r w:rsidR="000E65E0" w:rsidRPr="000E65E0">
              <w:t xml:space="preserve">(4): 837-45.  </w:t>
            </w:r>
            <w:r w:rsidR="000E65E0" w:rsidRPr="000E65E0">
              <w:rPr>
                <w:b/>
              </w:rPr>
              <w:t>18.</w:t>
            </w:r>
            <w:r w:rsidR="000E65E0" w:rsidRPr="000E65E0">
              <w:t xml:space="preserve"> Stamatopoulos K, et al. Antigen receptor stereotypy in chronic lymphocytic leukemia. </w:t>
            </w:r>
            <w:r w:rsidR="000E65E0" w:rsidRPr="000E65E0">
              <w:rPr>
                <w:i/>
              </w:rPr>
              <w:t>Leukemia</w:t>
            </w:r>
            <w:r w:rsidR="000E65E0" w:rsidRPr="000E65E0">
              <w:t xml:space="preserve"> 2017; </w:t>
            </w:r>
            <w:r w:rsidR="000E65E0" w:rsidRPr="000E65E0">
              <w:rPr>
                <w:b/>
              </w:rPr>
              <w:t>31</w:t>
            </w:r>
            <w:r w:rsidR="000E65E0" w:rsidRPr="000E65E0">
              <w:t xml:space="preserve">(2): 282-91.  </w:t>
            </w:r>
            <w:r w:rsidR="000E65E0" w:rsidRPr="000E65E0">
              <w:rPr>
                <w:b/>
              </w:rPr>
              <w:t>19.</w:t>
            </w:r>
            <w:r w:rsidR="000E65E0" w:rsidRPr="000E65E0">
              <w:t xml:space="preserve"> Woyach JA, et al. Resistance mechanisms for the Bruton's tyrosine kinase inhibitor ibrutinib. </w:t>
            </w:r>
            <w:r w:rsidR="000E65E0" w:rsidRPr="000E65E0">
              <w:rPr>
                <w:i/>
              </w:rPr>
              <w:t>N Engl J Med</w:t>
            </w:r>
            <w:r w:rsidR="000E65E0" w:rsidRPr="000E65E0">
              <w:t xml:space="preserve"> 2014; </w:t>
            </w:r>
            <w:r w:rsidR="000E65E0" w:rsidRPr="000E65E0">
              <w:rPr>
                <w:b/>
              </w:rPr>
              <w:t>370</w:t>
            </w:r>
            <w:r w:rsidR="000E65E0" w:rsidRPr="000E65E0">
              <w:t xml:space="preserve">(24): 2286-94.  </w:t>
            </w:r>
            <w:r w:rsidR="000E65E0" w:rsidRPr="000E65E0">
              <w:rPr>
                <w:b/>
              </w:rPr>
              <w:t>20.</w:t>
            </w:r>
            <w:r w:rsidR="000E65E0" w:rsidRPr="000E65E0">
              <w:t xml:space="preserve"> Blombery P, et al. Acquisition of the Recurrent Gly101Val Mutation in BCL2 Confers Resistance to Venetoclax in Patients with Progressive Chronic Lymphocytic Leukemia. </w:t>
            </w:r>
            <w:r w:rsidR="000E65E0" w:rsidRPr="000E65E0">
              <w:rPr>
                <w:i/>
              </w:rPr>
              <w:t>Cancer Discov</w:t>
            </w:r>
            <w:r w:rsidR="000E65E0" w:rsidRPr="000E65E0">
              <w:t xml:space="preserve"> 2019; </w:t>
            </w:r>
            <w:r w:rsidR="000E65E0" w:rsidRPr="000E65E0">
              <w:rPr>
                <w:b/>
              </w:rPr>
              <w:t>9</w:t>
            </w:r>
            <w:r w:rsidR="000E65E0" w:rsidRPr="000E65E0">
              <w:t xml:space="preserve">(3): 342-53.  </w:t>
            </w:r>
            <w:bookmarkStart w:id="0" w:name="_GoBack"/>
            <w:bookmarkEnd w:id="0"/>
          </w:p>
          <w:p w14:paraId="74753760" w14:textId="4211641A" w:rsidR="000E668C" w:rsidRPr="00850347" w:rsidRDefault="00AE5094" w:rsidP="00AE5094">
            <w:pPr>
              <w:pStyle w:val="CLIN4"/>
            </w:pP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576BD10A" w14:textId="4B08D5B3" w:rsidR="00F166A0" w:rsidRPr="00431F31" w:rsidRDefault="00F166A0" w:rsidP="00AE5094">
      <w:pPr>
        <w:pStyle w:val="CLIN4"/>
        <w:rPr>
          <w:rFonts w:cs="Calibri"/>
          <w:sz w:val="6"/>
          <w:szCs w:val="6"/>
        </w:rPr>
      </w:pPr>
    </w:p>
    <w:sectPr w:rsidR="00F166A0" w:rsidRPr="00431F31" w:rsidSect="00FC3DB3">
      <w:footerReference w:type="default" r:id="rId8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F6A4CBB" w14:textId="77777777" w:rsidR="00B85F94" w:rsidRDefault="00B85F94">
      <w:pPr>
        <w:spacing w:after="0" w:line="240" w:lineRule="auto"/>
      </w:pPr>
      <w:r>
        <w:separator/>
      </w:r>
    </w:p>
  </w:endnote>
  <w:endnote w:type="continuationSeparator" w:id="0">
    <w:p w14:paraId="1616256B" w14:textId="77777777" w:rsidR="00B85F94" w:rsidRDefault="00B85F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DEEB59C" w14:textId="77777777" w:rsidR="004D2615" w:rsidRPr="00070923" w:rsidRDefault="00A80609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C53A99C" w14:textId="77777777" w:rsidR="00B85F94" w:rsidRDefault="00B85F94">
      <w:pPr>
        <w:spacing w:after="0" w:line="240" w:lineRule="auto"/>
      </w:pPr>
      <w:r>
        <w:separator/>
      </w:r>
    </w:p>
  </w:footnote>
  <w:footnote w:type="continuationSeparator" w:id="0">
    <w:p w14:paraId="5BEDA937" w14:textId="77777777" w:rsidR="00B85F94" w:rsidRDefault="00B85F9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1D4DA3"/>
    <w:multiLevelType w:val="hybridMultilevel"/>
    <w:tmpl w:val="46E2C92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43500EC"/>
    <w:multiLevelType w:val="hybridMultilevel"/>
    <w:tmpl w:val="4148D2CA"/>
    <w:lvl w:ilvl="0" w:tplc="38265DB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E0C1B27"/>
    <w:multiLevelType w:val="hybridMultilevel"/>
    <w:tmpl w:val="B128BD1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proofState w:spelling="clean" w:grammar="clean"/>
  <w:defaultTabStop w:val="720"/>
  <w:characterSpacingControl w:val="doNotCompress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170&lt;/item&gt;&lt;item&gt;419&lt;/item&gt;&lt;item&gt;517&lt;/item&gt;&lt;item&gt;740&lt;/item&gt;&lt;item&gt;1165&lt;/item&gt;&lt;item&gt;1772&lt;/item&gt;&lt;item&gt;2363&lt;/item&gt;&lt;item&gt;2400&lt;/item&gt;&lt;item&gt;2827&lt;/item&gt;&lt;item&gt;3138&lt;/item&gt;&lt;item&gt;3139&lt;/item&gt;&lt;item&gt;3255&lt;/item&gt;&lt;item&gt;3312&lt;/item&gt;&lt;item&gt;3313&lt;/item&gt;&lt;item&gt;3314&lt;/item&gt;&lt;item&gt;3316&lt;/item&gt;&lt;item&gt;3414&lt;/item&gt;&lt;item&gt;3415&lt;/item&gt;&lt;item&gt;3416&lt;/item&gt;&lt;item&gt;3417&lt;/item&gt;&lt;/record-ids&gt;&lt;/item&gt;&lt;/Libraries&gt;"/>
  </w:docVars>
  <w:rsids>
    <w:rsidRoot w:val="00F166A0"/>
    <w:rsid w:val="000239EC"/>
    <w:rsid w:val="00072CED"/>
    <w:rsid w:val="00077988"/>
    <w:rsid w:val="00096A56"/>
    <w:rsid w:val="000A01E1"/>
    <w:rsid w:val="000D1E7F"/>
    <w:rsid w:val="000E65E0"/>
    <w:rsid w:val="000E668C"/>
    <w:rsid w:val="00126F2C"/>
    <w:rsid w:val="00223BB2"/>
    <w:rsid w:val="00316B2D"/>
    <w:rsid w:val="003E2863"/>
    <w:rsid w:val="00431F31"/>
    <w:rsid w:val="004D44DC"/>
    <w:rsid w:val="004F60D8"/>
    <w:rsid w:val="005062F9"/>
    <w:rsid w:val="005B783A"/>
    <w:rsid w:val="005B78C2"/>
    <w:rsid w:val="006A6E4D"/>
    <w:rsid w:val="0086782A"/>
    <w:rsid w:val="008E7D12"/>
    <w:rsid w:val="008F1D2C"/>
    <w:rsid w:val="0094090A"/>
    <w:rsid w:val="009969D9"/>
    <w:rsid w:val="00A74433"/>
    <w:rsid w:val="00A80609"/>
    <w:rsid w:val="00AE5094"/>
    <w:rsid w:val="00AF5D34"/>
    <w:rsid w:val="00B66455"/>
    <w:rsid w:val="00B85F94"/>
    <w:rsid w:val="00BA78F4"/>
    <w:rsid w:val="00C03606"/>
    <w:rsid w:val="00C266BE"/>
    <w:rsid w:val="00C4081D"/>
    <w:rsid w:val="00D02B85"/>
    <w:rsid w:val="00DD0A38"/>
    <w:rsid w:val="00E00165"/>
    <w:rsid w:val="00E13354"/>
    <w:rsid w:val="00E50A32"/>
    <w:rsid w:val="00E74528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52A957C2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character" w:styleId="CommentReference">
    <w:name w:val="annotation reference"/>
    <w:basedOn w:val="DefaultParagraphFont"/>
    <w:uiPriority w:val="99"/>
    <w:semiHidden/>
    <w:unhideWhenUsed/>
    <w:rsid w:val="00096A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96A5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96A56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96A5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96A5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96A5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096A56"/>
    <w:rPr>
      <w:rFonts w:ascii="Calibri" w:eastAsia="MS Mincho" w:hAnsi="Calibri" w:cs="Calibri"/>
      <w:noProof/>
      <w:sz w:val="12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6F2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6F2C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2E9C60-ACBE-4047-9F54-1C65F9109F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550</Words>
  <Characters>8840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0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2</cp:revision>
  <dcterms:created xsi:type="dcterms:W3CDTF">2021-11-25T22:22:00Z</dcterms:created>
  <dcterms:modified xsi:type="dcterms:W3CDTF">2021-11-25T22:22:00Z</dcterms:modified>
</cp:coreProperties>
</file>